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D3FA2C" w14:textId="31E395FB" w:rsidR="005672BA" w:rsidRDefault="005672BA" w:rsidP="00D01ACD">
      <w:pPr>
        <w:spacing w:after="0"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5672BA">
        <w:rPr>
          <w:rFonts w:ascii="Times New Roman" w:hAnsi="Times New Roman" w:cs="Times New Roman"/>
          <w:sz w:val="28"/>
          <w:szCs w:val="28"/>
        </w:rPr>
        <w:t>PE</w:t>
      </w:r>
      <w:r w:rsidR="00756EB5">
        <w:rPr>
          <w:rFonts w:ascii="Times New Roman" w:hAnsi="Times New Roman" w:cs="Times New Roman"/>
          <w:sz w:val="28"/>
          <w:szCs w:val="28"/>
        </w:rPr>
        <w:t>RENCANAAN</w:t>
      </w:r>
      <w:r w:rsidRPr="005672BA">
        <w:rPr>
          <w:rFonts w:ascii="Times New Roman" w:hAnsi="Times New Roman" w:cs="Times New Roman"/>
          <w:sz w:val="28"/>
          <w:szCs w:val="28"/>
        </w:rPr>
        <w:t xml:space="preserve"> BISNIS PISANG COKLAT MOZZAREL</w:t>
      </w:r>
      <w:r w:rsidR="001C63F9">
        <w:rPr>
          <w:rFonts w:ascii="Times New Roman" w:hAnsi="Times New Roman" w:cs="Times New Roman"/>
          <w:sz w:val="28"/>
          <w:szCs w:val="28"/>
        </w:rPr>
        <w:t>L</w:t>
      </w:r>
      <w:r w:rsidRPr="005672BA">
        <w:rPr>
          <w:rFonts w:ascii="Times New Roman" w:hAnsi="Times New Roman" w:cs="Times New Roman"/>
          <w:sz w:val="28"/>
          <w:szCs w:val="28"/>
        </w:rPr>
        <w:t xml:space="preserve">A </w:t>
      </w:r>
    </w:p>
    <w:p w14:paraId="552BF1E8" w14:textId="1F76C376" w:rsidR="005672BA" w:rsidRDefault="005672BA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 w:rsidRPr="005672BA">
        <w:rPr>
          <w:rFonts w:ascii="Times New Roman" w:hAnsi="Times New Roman" w:cs="Times New Roman"/>
          <w:sz w:val="24"/>
          <w:szCs w:val="24"/>
        </w:rPr>
        <w:t>( TECHNOPRENEURSHIP</w:t>
      </w:r>
      <w:proofErr w:type="gramEnd"/>
      <w:r w:rsidRPr="005672B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&amp; DIGITAL CONTENT A )</w:t>
      </w:r>
    </w:p>
    <w:p w14:paraId="2A3552AC" w14:textId="3ACAC01D" w:rsidR="005672BA" w:rsidRDefault="005672BA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up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.Ko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TIL, COBIT. </w:t>
      </w:r>
    </w:p>
    <w:p w14:paraId="0F38E6B0" w14:textId="57757C81" w:rsidR="005672BA" w:rsidRDefault="005672BA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136492A" w14:textId="77777777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733334E" w14:textId="397A3F4B" w:rsidR="005672BA" w:rsidRDefault="005672BA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602127A" wp14:editId="2525E2CB">
            <wp:extent cx="2657475" cy="268842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64934" cy="26959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DAE6E8" w14:textId="46A7FBD3" w:rsidR="005672BA" w:rsidRDefault="005672BA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574A89E" w14:textId="77777777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5D7ECD7" w14:textId="0FA9709D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leh </w:t>
      </w:r>
    </w:p>
    <w:p w14:paraId="7251EE7B" w14:textId="6C903189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ochama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fan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urniawan </w:t>
      </w:r>
    </w:p>
    <w:p w14:paraId="72C94516" w14:textId="2D579DD3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151800310 </w:t>
      </w:r>
    </w:p>
    <w:p w14:paraId="154E81B8" w14:textId="7FD3300E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3E77C79" w14:textId="429F23AB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E283EAB" w14:textId="18F92760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83726C6" w14:textId="77777777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29AC5ED" w14:textId="77777777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9684E17" w14:textId="76D7746F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GAM STUDI ILMU KOMUNIKASI </w:t>
      </w:r>
    </w:p>
    <w:p w14:paraId="46A5259B" w14:textId="32225E89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AKULTAS ILMU SOSIAL DAN ILMU POLITIK </w:t>
      </w:r>
    </w:p>
    <w:p w14:paraId="6B918E33" w14:textId="30214A51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IVERSITAS 17 AGUSTUS 1945 SURABAYA </w:t>
      </w:r>
    </w:p>
    <w:p w14:paraId="082CC86A" w14:textId="5FAA59AB" w:rsidR="00D01ACD" w:rsidRDefault="00D01ACD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021</w:t>
      </w:r>
    </w:p>
    <w:p w14:paraId="2F6EBB66" w14:textId="2AA1A41B" w:rsidR="005672BA" w:rsidRDefault="005672BA" w:rsidP="00D01AC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6215D1A" w14:textId="46837F91" w:rsidR="00D01ACD" w:rsidRDefault="001C63F9" w:rsidP="001C63F9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1C63F9">
        <w:rPr>
          <w:rFonts w:ascii="Times New Roman" w:hAnsi="Times New Roman" w:cs="Times New Roman"/>
          <w:b/>
          <w:bCs/>
          <w:sz w:val="24"/>
          <w:szCs w:val="24"/>
        </w:rPr>
        <w:lastRenderedPageBreak/>
        <w:t>Ringkasan</w:t>
      </w:r>
      <w:proofErr w:type="spellEnd"/>
      <w:r w:rsidRPr="001C63F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DC1B006" w14:textId="7D2BA033" w:rsidR="001C63F9" w:rsidRDefault="001C63F9" w:rsidP="001C63F9">
      <w:pPr>
        <w:spacing w:after="0"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C63F9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1C63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63F9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1C63F9">
        <w:rPr>
          <w:rFonts w:ascii="Times New Roman" w:hAnsi="Times New Roman" w:cs="Times New Roman"/>
          <w:sz w:val="24"/>
          <w:szCs w:val="24"/>
        </w:rPr>
        <w:t xml:space="preserve"> “pisang </w:t>
      </w:r>
      <w:proofErr w:type="spellStart"/>
      <w:r w:rsidRPr="001C63F9">
        <w:rPr>
          <w:rFonts w:ascii="Times New Roman" w:hAnsi="Times New Roman" w:cs="Times New Roman"/>
          <w:sz w:val="24"/>
          <w:szCs w:val="24"/>
        </w:rPr>
        <w:t>coklat</w:t>
      </w:r>
      <w:proofErr w:type="spellEnd"/>
      <w:r w:rsidRPr="001C63F9">
        <w:rPr>
          <w:rFonts w:ascii="Times New Roman" w:hAnsi="Times New Roman" w:cs="Times New Roman"/>
          <w:sz w:val="24"/>
          <w:szCs w:val="24"/>
        </w:rPr>
        <w:t xml:space="preserve"> mozzarella” </w:t>
      </w:r>
      <w:proofErr w:type="spellStart"/>
      <w:r w:rsidRPr="001C63F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C63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63F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C63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63F9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1C63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63F9">
        <w:rPr>
          <w:rFonts w:ascii="Times New Roman" w:hAnsi="Times New Roman" w:cs="Times New Roman"/>
          <w:sz w:val="24"/>
          <w:szCs w:val="24"/>
        </w:rPr>
        <w:t>dibidang</w:t>
      </w:r>
      <w:proofErr w:type="spellEnd"/>
      <w:r w:rsidRPr="001C63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63F9">
        <w:rPr>
          <w:rFonts w:ascii="Times New Roman" w:hAnsi="Times New Roman" w:cs="Times New Roman"/>
          <w:sz w:val="24"/>
          <w:szCs w:val="24"/>
        </w:rPr>
        <w:t>kul</w:t>
      </w:r>
      <w:r>
        <w:rPr>
          <w:rFonts w:ascii="Times New Roman" w:hAnsi="Times New Roman" w:cs="Times New Roman"/>
          <w:sz w:val="24"/>
          <w:szCs w:val="24"/>
        </w:rPr>
        <w:t>i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jaman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selaras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pun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kuliner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is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ok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0DADD01F" w14:textId="77777777" w:rsidR="00997397" w:rsidRDefault="00997397" w:rsidP="001C63F9">
      <w:pPr>
        <w:spacing w:after="0"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DDA3D3B" w14:textId="20A637BB" w:rsidR="00287E81" w:rsidRDefault="00287E81" w:rsidP="001C63F9">
      <w:pPr>
        <w:spacing w:after="0"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c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is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bermunculan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varian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olahan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C74D3">
        <w:rPr>
          <w:rFonts w:ascii="Times New Roman" w:hAnsi="Times New Roman" w:cs="Times New Roman"/>
          <w:sz w:val="24"/>
          <w:szCs w:val="24"/>
        </w:rPr>
        <w:t>varian</w:t>
      </w:r>
      <w:proofErr w:type="spellEnd"/>
      <w:r w:rsidR="00EC74D3">
        <w:rPr>
          <w:rFonts w:ascii="Times New Roman" w:hAnsi="Times New Roman" w:cs="Times New Roman"/>
          <w:sz w:val="24"/>
          <w:szCs w:val="24"/>
        </w:rPr>
        <w:t xml:space="preserve"> rasa. </w:t>
      </w:r>
    </w:p>
    <w:p w14:paraId="26717BD1" w14:textId="6AA7C329" w:rsidR="00EC74D3" w:rsidRDefault="00EC74D3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0F6EB9D" w14:textId="5BB9B934" w:rsidR="00EC74D3" w:rsidRDefault="00EC74D3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02F18E" w14:textId="2A3BF1CC" w:rsidR="00EC74D3" w:rsidRDefault="00EC74D3" w:rsidP="00EC74D3">
      <w:pPr>
        <w:spacing w:after="0"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997397">
        <w:rPr>
          <w:rFonts w:ascii="Times New Roman" w:hAnsi="Times New Roman" w:cs="Times New Roman"/>
          <w:b/>
          <w:bCs/>
          <w:sz w:val="24"/>
          <w:szCs w:val="24"/>
        </w:rPr>
        <w:t xml:space="preserve">Kata </w:t>
      </w:r>
      <w:proofErr w:type="spellStart"/>
      <w:proofErr w:type="gramStart"/>
      <w:r w:rsidRPr="00997397">
        <w:rPr>
          <w:rFonts w:ascii="Times New Roman" w:hAnsi="Times New Roman" w:cs="Times New Roman"/>
          <w:b/>
          <w:bCs/>
          <w:sz w:val="24"/>
          <w:szCs w:val="24"/>
        </w:rPr>
        <w:t>Kunci</w:t>
      </w:r>
      <w:proofErr w:type="spellEnd"/>
      <w:r w:rsidRPr="00997397">
        <w:rPr>
          <w:rFonts w:ascii="Times New Roman" w:hAnsi="Times New Roman" w:cs="Times New Roman"/>
          <w:b/>
          <w:bCs/>
          <w:sz w:val="24"/>
          <w:szCs w:val="24"/>
        </w:rPr>
        <w:t xml:space="preserve"> :</w:t>
      </w:r>
      <w:proofErr w:type="gramEnd"/>
      <w:r w:rsidRPr="0099739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97397">
        <w:rPr>
          <w:rFonts w:ascii="Times New Roman" w:hAnsi="Times New Roman" w:cs="Times New Roman"/>
          <w:b/>
          <w:bCs/>
          <w:i/>
          <w:iCs/>
          <w:sz w:val="24"/>
          <w:szCs w:val="24"/>
        </w:rPr>
        <w:t>Bisnis</w:t>
      </w:r>
      <w:proofErr w:type="spellEnd"/>
      <w:r w:rsidRPr="0099739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, </w:t>
      </w:r>
      <w:proofErr w:type="spellStart"/>
      <w:r w:rsidRPr="00997397">
        <w:rPr>
          <w:rFonts w:ascii="Times New Roman" w:hAnsi="Times New Roman" w:cs="Times New Roman"/>
          <w:b/>
          <w:bCs/>
          <w:i/>
          <w:iCs/>
          <w:sz w:val="24"/>
          <w:szCs w:val="24"/>
        </w:rPr>
        <w:t>Perencanaan</w:t>
      </w:r>
      <w:proofErr w:type="spellEnd"/>
      <w:r w:rsidRPr="0099739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, </w:t>
      </w:r>
      <w:proofErr w:type="spellStart"/>
      <w:r w:rsidR="00997397" w:rsidRPr="00997397">
        <w:rPr>
          <w:rFonts w:ascii="Times New Roman" w:hAnsi="Times New Roman" w:cs="Times New Roman"/>
          <w:b/>
          <w:bCs/>
          <w:i/>
          <w:iCs/>
          <w:sz w:val="24"/>
          <w:szCs w:val="24"/>
        </w:rPr>
        <w:t>Kuliner</w:t>
      </w:r>
      <w:proofErr w:type="spellEnd"/>
    </w:p>
    <w:p w14:paraId="58B7E0BF" w14:textId="2135DDB9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A87CFFC" w14:textId="3742BEDB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A095E7" w14:textId="29A37731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205615" w14:textId="1693682E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0106CA0" w14:textId="01240DA5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F2C2C69" w14:textId="3CB09E33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B1D89A" w14:textId="67CF701F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0D4FD9" w14:textId="45BCF19A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C8D7C81" w14:textId="5AEE5FB7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5DADD41" w14:textId="3866BE10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962F2C" w14:textId="149C9024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5270CC" w14:textId="56BE1308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ECFA57" w14:textId="224CACAE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2895737" w14:textId="19E3C82D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832F1A" w14:textId="0DB2E099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5F137E" w14:textId="347B8E4F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0F35C2" w14:textId="798E0AC5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4029B8" w14:textId="0D8D55E2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EF03312" w14:textId="6015F805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D8D1F3" w14:textId="29FB33F7" w:rsidR="00997397" w:rsidRDefault="00997397" w:rsidP="00EC74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50558A8" w14:textId="6B9A48F8" w:rsidR="00997397" w:rsidRDefault="00997397" w:rsidP="00997397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997397">
        <w:rPr>
          <w:rFonts w:ascii="Times New Roman" w:hAnsi="Times New Roman" w:cs="Times New Roman"/>
          <w:b/>
          <w:bCs/>
          <w:sz w:val="24"/>
          <w:szCs w:val="24"/>
        </w:rPr>
        <w:lastRenderedPageBreak/>
        <w:t>Deskripsi</w:t>
      </w:r>
      <w:proofErr w:type="spellEnd"/>
      <w:r w:rsidRPr="00997397">
        <w:rPr>
          <w:rFonts w:ascii="Times New Roman" w:hAnsi="Times New Roman" w:cs="Times New Roman"/>
          <w:b/>
          <w:bCs/>
          <w:sz w:val="24"/>
          <w:szCs w:val="24"/>
        </w:rPr>
        <w:t xml:space="preserve"> Perusahaan </w:t>
      </w:r>
    </w:p>
    <w:p w14:paraId="18EE3A2C" w14:textId="40C9BF09" w:rsidR="00997397" w:rsidRDefault="00FE0783" w:rsidP="00FE0783">
      <w:pPr>
        <w:spacing w:after="0"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is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ok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zzarella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u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an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GOR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Anoraga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7968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="007D79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7968">
        <w:rPr>
          <w:rFonts w:ascii="Times New Roman" w:hAnsi="Times New Roman" w:cs="Times New Roman"/>
          <w:sz w:val="24"/>
          <w:szCs w:val="24"/>
        </w:rPr>
        <w:t>Tu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iral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>
        <w:rPr>
          <w:rFonts w:ascii="Times New Roman" w:hAnsi="Times New Roman" w:cs="Times New Roman"/>
          <w:sz w:val="24"/>
          <w:szCs w:val="24"/>
        </w:rPr>
        <w:t>facebo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ban</w:t>
      </w:r>
      <w:proofErr w:type="spellEnd"/>
      <w:r w:rsidR="007D7968">
        <w:rPr>
          <w:rFonts w:ascii="Times New Roman" w:hAnsi="Times New Roman" w:cs="Times New Roman"/>
          <w:sz w:val="24"/>
          <w:szCs w:val="24"/>
        </w:rPr>
        <w:t>. P</w:t>
      </w:r>
      <w:r w:rsidR="00D86EC9">
        <w:rPr>
          <w:rFonts w:ascii="Times New Roman" w:hAnsi="Times New Roman" w:cs="Times New Roman"/>
          <w:sz w:val="24"/>
          <w:szCs w:val="24"/>
        </w:rPr>
        <w:t xml:space="preserve">isang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coklat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mozzarella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pisang yang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dibaluri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tepung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jadilah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crispy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digoreng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, dan juga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lupa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dikasih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keju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mozzarella yang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topping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6EC9">
        <w:rPr>
          <w:rFonts w:ascii="Times New Roman" w:hAnsi="Times New Roman" w:cs="Times New Roman"/>
          <w:sz w:val="24"/>
          <w:szCs w:val="24"/>
        </w:rPr>
        <w:t>khas</w:t>
      </w:r>
      <w:proofErr w:type="spellEnd"/>
      <w:r w:rsidR="00D86EC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is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ok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zzarella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j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n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6B283AE" w14:textId="77777777" w:rsidR="007D7968" w:rsidRPr="007D7968" w:rsidRDefault="007D7968" w:rsidP="00FE0783">
      <w:pPr>
        <w:spacing w:after="0" w:line="360" w:lineRule="auto"/>
        <w:ind w:left="360"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1EE9016" w14:textId="4CF4E357" w:rsidR="007D7968" w:rsidRDefault="007D7968" w:rsidP="007D7968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D7968">
        <w:rPr>
          <w:rFonts w:ascii="Times New Roman" w:hAnsi="Times New Roman" w:cs="Times New Roman"/>
          <w:b/>
          <w:bCs/>
          <w:sz w:val="24"/>
          <w:szCs w:val="24"/>
        </w:rPr>
        <w:t>Barang</w:t>
      </w:r>
      <w:proofErr w:type="spellEnd"/>
      <w:r w:rsidRPr="007D7968">
        <w:rPr>
          <w:rFonts w:ascii="Times New Roman" w:hAnsi="Times New Roman" w:cs="Times New Roman"/>
          <w:b/>
          <w:bCs/>
          <w:sz w:val="24"/>
          <w:szCs w:val="24"/>
        </w:rPr>
        <w:t xml:space="preserve"> / Jasa yang </w:t>
      </w:r>
      <w:proofErr w:type="spellStart"/>
      <w:r w:rsidRPr="007D7968">
        <w:rPr>
          <w:rFonts w:ascii="Times New Roman" w:hAnsi="Times New Roman" w:cs="Times New Roman"/>
          <w:b/>
          <w:bCs/>
          <w:sz w:val="24"/>
          <w:szCs w:val="24"/>
        </w:rPr>
        <w:t>diproduksi</w:t>
      </w:r>
      <w:proofErr w:type="spellEnd"/>
      <w:r w:rsidRPr="007D7968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69C25C8A" w14:textId="1F137906" w:rsidR="007D7968" w:rsidRDefault="007D7968" w:rsidP="007D7968">
      <w:pPr>
        <w:spacing w:after="0"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is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ok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zzarella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9169387" w14:textId="211D6E58" w:rsidR="007D7968" w:rsidRDefault="0021056F" w:rsidP="007D7968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is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ok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zzarella </w:t>
      </w:r>
    </w:p>
    <w:p w14:paraId="011EF16D" w14:textId="3A2F9F8B" w:rsidR="0021056F" w:rsidRDefault="0021056F" w:rsidP="007D7968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isang Crunchy </w:t>
      </w:r>
      <w:proofErr w:type="spellStart"/>
      <w:r>
        <w:rPr>
          <w:rFonts w:ascii="Times New Roman" w:hAnsi="Times New Roman" w:cs="Times New Roman"/>
          <w:sz w:val="24"/>
          <w:szCs w:val="24"/>
        </w:rPr>
        <w:t>Cok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zzarella </w:t>
      </w:r>
    </w:p>
    <w:p w14:paraId="50086293" w14:textId="11463DC6" w:rsidR="0021056F" w:rsidRDefault="0021056F" w:rsidP="007D7968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isang Crispy </w:t>
      </w:r>
      <w:proofErr w:type="spellStart"/>
      <w:r>
        <w:rPr>
          <w:rFonts w:ascii="Times New Roman" w:hAnsi="Times New Roman" w:cs="Times New Roman"/>
          <w:sz w:val="24"/>
          <w:szCs w:val="24"/>
        </w:rPr>
        <w:t>Ma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BC82EF" w14:textId="77777777" w:rsidR="0021056F" w:rsidRPr="0021056F" w:rsidRDefault="0021056F" w:rsidP="0021056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7261A6" w14:textId="0103AE9E" w:rsidR="0021056F" w:rsidRDefault="0021056F" w:rsidP="0021056F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21056F">
        <w:rPr>
          <w:rFonts w:ascii="Times New Roman" w:hAnsi="Times New Roman" w:cs="Times New Roman"/>
          <w:b/>
          <w:bCs/>
          <w:sz w:val="24"/>
          <w:szCs w:val="24"/>
        </w:rPr>
        <w:t>Analisis</w:t>
      </w:r>
      <w:proofErr w:type="spellEnd"/>
      <w:r w:rsidRPr="0021056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Pasar </w:t>
      </w:r>
    </w:p>
    <w:p w14:paraId="054E9049" w14:textId="362A6AB4" w:rsidR="0021056F" w:rsidRDefault="00626468" w:rsidP="00626468">
      <w:pPr>
        <w:spacing w:after="0"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sar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, </w:t>
      </w:r>
      <w:proofErr w:type="spellStart"/>
      <w:r>
        <w:rPr>
          <w:rFonts w:ascii="Times New Roman" w:hAnsi="Times New Roman" w:cs="Times New Roman"/>
          <w:sz w:val="24"/>
          <w:szCs w:val="24"/>
        </w:rPr>
        <w:t>k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viral di medi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cebo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pis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ok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zzarella”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us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-Business,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>. (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Supangat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2020).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pasar dan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dipasarkan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dikalangan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muda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66EE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="00B966E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44C3C48" w14:textId="4BB1552C" w:rsidR="00B966EE" w:rsidRDefault="00B966EE" w:rsidP="00B966E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F0CB230" w14:textId="77777777" w:rsidR="004463E8" w:rsidRDefault="00B966EE" w:rsidP="004463E8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B966EE">
        <w:rPr>
          <w:rFonts w:ascii="Times New Roman" w:hAnsi="Times New Roman" w:cs="Times New Roman"/>
          <w:b/>
          <w:bCs/>
          <w:sz w:val="24"/>
          <w:szCs w:val="24"/>
        </w:rPr>
        <w:t>Analisis</w:t>
      </w:r>
      <w:proofErr w:type="spellEnd"/>
      <w:r w:rsidRPr="00B966E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966EE">
        <w:rPr>
          <w:rFonts w:ascii="Times New Roman" w:hAnsi="Times New Roman" w:cs="Times New Roman"/>
          <w:b/>
          <w:bCs/>
          <w:sz w:val="24"/>
          <w:szCs w:val="24"/>
        </w:rPr>
        <w:t>Aspek</w:t>
      </w:r>
      <w:proofErr w:type="spellEnd"/>
      <w:r w:rsidRPr="00B966EE">
        <w:rPr>
          <w:rFonts w:ascii="Times New Roman" w:hAnsi="Times New Roman" w:cs="Times New Roman"/>
          <w:b/>
          <w:bCs/>
          <w:sz w:val="24"/>
          <w:szCs w:val="24"/>
        </w:rPr>
        <w:t xml:space="preserve"> Teknik </w:t>
      </w:r>
    </w:p>
    <w:p w14:paraId="6D1D499B" w14:textId="4A85A52C" w:rsidR="00B966EE" w:rsidRDefault="00B966EE" w:rsidP="004463E8">
      <w:pPr>
        <w:spacing w:after="0"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463E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kuliner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dipusat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kota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Tuban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disekitar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GOR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Anoraga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63E8">
        <w:rPr>
          <w:rFonts w:ascii="Times New Roman" w:hAnsi="Times New Roman" w:cs="Times New Roman"/>
          <w:sz w:val="24"/>
          <w:szCs w:val="24"/>
        </w:rPr>
        <w:t>Tuban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. Daerah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GOR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pusat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kuliner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disekitar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segi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pun sangat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dikunjungi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nyaman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agar para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dipusat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kuliner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63E8">
        <w:rPr>
          <w:rFonts w:ascii="Times New Roman" w:hAnsi="Times New Roman" w:cs="Times New Roman"/>
          <w:sz w:val="24"/>
          <w:szCs w:val="24"/>
        </w:rPr>
        <w:t>nyaman</w:t>
      </w:r>
      <w:proofErr w:type="spellEnd"/>
      <w:r w:rsidR="004463E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lastRenderedPageBreak/>
        <w:t>pembayarannya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kuliner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“pisang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coklat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mozzarella”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uang cash dan juga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grab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gojek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71D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CB71DF">
        <w:rPr>
          <w:rFonts w:ascii="Times New Roman" w:hAnsi="Times New Roman" w:cs="Times New Roman"/>
          <w:sz w:val="24"/>
          <w:szCs w:val="24"/>
        </w:rPr>
        <w:t xml:space="preserve"> (OVO, DANA, GOPAY). </w:t>
      </w:r>
    </w:p>
    <w:p w14:paraId="041E5DF5" w14:textId="77777777" w:rsidR="00CB71DF" w:rsidRDefault="00CB71DF" w:rsidP="004463E8">
      <w:pPr>
        <w:spacing w:after="0" w:line="36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1341E416" w14:textId="128FEC09" w:rsidR="00CB71DF" w:rsidRDefault="00CB71DF" w:rsidP="00CB71DF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65EC8F9" w14:textId="3D6EA3BA" w:rsidR="00CB71DF" w:rsidRDefault="00CB71DF" w:rsidP="00CB71DF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88BE073" w14:textId="6371BAF9" w:rsidR="00CB71DF" w:rsidRDefault="00CB71DF" w:rsidP="00CB71DF">
      <w:pPr>
        <w:pStyle w:val="ListParagraph"/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a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uang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jualan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uang yang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6020">
        <w:rPr>
          <w:rFonts w:ascii="Times New Roman" w:hAnsi="Times New Roman" w:cs="Times New Roman"/>
          <w:sz w:val="24"/>
          <w:szCs w:val="24"/>
        </w:rPr>
        <w:t>sehari-hari</w:t>
      </w:r>
      <w:proofErr w:type="spellEnd"/>
      <w:r w:rsidR="005F60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D1ED506" w14:textId="1B5C1D0C" w:rsidR="005F6020" w:rsidRDefault="005F6020" w:rsidP="005F6020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7D31FC4" w14:textId="6FA72706" w:rsidR="005F6020" w:rsidRDefault="005F6020" w:rsidP="002923F4">
      <w:pPr>
        <w:pStyle w:val="ListParagraph"/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naik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2923F4">
        <w:rPr>
          <w:rFonts w:ascii="Times New Roman" w:hAnsi="Times New Roman" w:cs="Times New Roman"/>
          <w:sz w:val="24"/>
          <w:szCs w:val="24"/>
        </w:rPr>
        <w:t xml:space="preserve">Dimana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pisang dan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tepung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crispy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pintar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penyeimbangan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923F4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2923F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A910B9C" w14:textId="5BF3EBAB" w:rsidR="002923F4" w:rsidRDefault="002923F4" w:rsidP="002923F4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7A4DA3C" w14:textId="094DCCB4" w:rsidR="002923F4" w:rsidRDefault="002923F4" w:rsidP="002923F4">
      <w:pPr>
        <w:pStyle w:val="ListParagraph"/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i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OR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arget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8B2BDB5" w14:textId="0346EA8C" w:rsidR="002923F4" w:rsidRDefault="002923F4" w:rsidP="002923F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A0BBB9" w14:textId="2327D5F8" w:rsidR="002923F4" w:rsidRPr="002923F4" w:rsidRDefault="002923F4" w:rsidP="002923F4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2923F4">
        <w:rPr>
          <w:rFonts w:ascii="Times New Roman" w:hAnsi="Times New Roman" w:cs="Times New Roman"/>
          <w:b/>
          <w:bCs/>
          <w:sz w:val="24"/>
          <w:szCs w:val="24"/>
        </w:rPr>
        <w:t>Analisis</w:t>
      </w:r>
      <w:proofErr w:type="spellEnd"/>
      <w:r w:rsidRPr="002923F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923F4">
        <w:rPr>
          <w:rFonts w:ascii="Times New Roman" w:hAnsi="Times New Roman" w:cs="Times New Roman"/>
          <w:b/>
          <w:bCs/>
          <w:sz w:val="24"/>
          <w:szCs w:val="24"/>
        </w:rPr>
        <w:t>Aspek</w:t>
      </w:r>
      <w:proofErr w:type="spellEnd"/>
      <w:r w:rsidRPr="002923F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923F4">
        <w:rPr>
          <w:rFonts w:ascii="Times New Roman" w:hAnsi="Times New Roman" w:cs="Times New Roman"/>
          <w:b/>
          <w:bCs/>
          <w:sz w:val="24"/>
          <w:szCs w:val="24"/>
        </w:rPr>
        <w:t>Finansial</w:t>
      </w:r>
      <w:proofErr w:type="spellEnd"/>
    </w:p>
    <w:p w14:paraId="5131C3A6" w14:textId="64C77516" w:rsidR="00997397" w:rsidRDefault="00756EB5" w:rsidP="00A54DE9">
      <w:pPr>
        <w:spacing w:after="0"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n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oth/stand “pis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ok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zzarella”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p. </w:t>
      </w:r>
      <w:proofErr w:type="gramStart"/>
      <w:r>
        <w:rPr>
          <w:rFonts w:ascii="Times New Roman" w:hAnsi="Times New Roman" w:cs="Times New Roman"/>
          <w:sz w:val="24"/>
          <w:szCs w:val="24"/>
        </w:rPr>
        <w:t>20.000.000,-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dan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sewa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pisang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cokla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memasak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kisaran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sewanya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pertahun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Rp. </w:t>
      </w:r>
      <w:proofErr w:type="gramStart"/>
      <w:r w:rsidR="00A54DE9">
        <w:rPr>
          <w:rFonts w:ascii="Times New Roman" w:hAnsi="Times New Roman" w:cs="Times New Roman"/>
          <w:sz w:val="24"/>
          <w:szCs w:val="24"/>
        </w:rPr>
        <w:t>10.000.000,-</w:t>
      </w:r>
      <w:proofErr w:type="gram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pisang dan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bumbu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bumbu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racikan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ya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kisaran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Rp. </w:t>
      </w:r>
      <w:proofErr w:type="gramStart"/>
      <w:r w:rsidR="00A54DE9">
        <w:rPr>
          <w:rFonts w:ascii="Times New Roman" w:hAnsi="Times New Roman" w:cs="Times New Roman"/>
          <w:sz w:val="24"/>
          <w:szCs w:val="24"/>
        </w:rPr>
        <w:t>5.000.000,-</w:t>
      </w:r>
      <w:proofErr w:type="gramEnd"/>
      <w:r w:rsidR="00A54D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memasak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kisaran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Rp. </w:t>
      </w:r>
      <w:proofErr w:type="gramStart"/>
      <w:r w:rsidR="00A54DE9">
        <w:rPr>
          <w:rFonts w:ascii="Times New Roman" w:hAnsi="Times New Roman" w:cs="Times New Roman"/>
          <w:sz w:val="24"/>
          <w:szCs w:val="24"/>
        </w:rPr>
        <w:t>5.000.000,-</w:t>
      </w:r>
      <w:proofErr w:type="gramEnd"/>
      <w:r w:rsidR="00A54DE9">
        <w:rPr>
          <w:rFonts w:ascii="Times New Roman" w:hAnsi="Times New Roman" w:cs="Times New Roman"/>
          <w:sz w:val="24"/>
          <w:szCs w:val="24"/>
        </w:rPr>
        <w:t xml:space="preserve"> .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Itupun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dihitung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rinci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“pisang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cokla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 mozzarella” </w:t>
      </w:r>
      <w:proofErr w:type="spellStart"/>
      <w:r w:rsidR="00A54DE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A54DE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2E3ADCC" w14:textId="2F75FE0C" w:rsidR="00A54DE9" w:rsidRDefault="00A54DE9" w:rsidP="00A54DE9">
      <w:pPr>
        <w:spacing w:after="0"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C9FE17B" w14:textId="7C9A24B0" w:rsidR="00C522E4" w:rsidRDefault="00C522E4" w:rsidP="00A54DE9">
      <w:pPr>
        <w:spacing w:after="0"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07E818D" w14:textId="503CE3C0" w:rsidR="00C522E4" w:rsidRDefault="00C522E4" w:rsidP="00A54DE9">
      <w:pPr>
        <w:spacing w:after="0"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AFA1B4F" w14:textId="77F68860" w:rsidR="00C522E4" w:rsidRDefault="00C522E4" w:rsidP="00A54DE9">
      <w:pPr>
        <w:spacing w:after="0"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7DAD38B" w14:textId="77777777" w:rsidR="00C522E4" w:rsidRDefault="00C522E4" w:rsidP="00A54DE9">
      <w:pPr>
        <w:spacing w:after="0"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C688DCE" w14:textId="40D6351E" w:rsidR="00A54DE9" w:rsidRDefault="00A54DE9" w:rsidP="00A54DE9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A54DE9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Daftar Isi </w:t>
      </w:r>
    </w:p>
    <w:p w14:paraId="6C1EBDA9" w14:textId="77777777" w:rsidR="00C522E4" w:rsidRDefault="00C522E4" w:rsidP="00562298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sz w:val="24"/>
          <w:szCs w:val="24"/>
        </w:rPr>
      </w:pPr>
    </w:p>
    <w:p w14:paraId="3B094D4B" w14:textId="1DCA11EF" w:rsidR="00562298" w:rsidRPr="00562298" w:rsidRDefault="00562298" w:rsidP="00562298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62298">
        <w:rPr>
          <w:rFonts w:ascii="Times New Roman" w:hAnsi="Times New Roman" w:cs="Times New Roman"/>
          <w:noProof/>
          <w:sz w:val="24"/>
          <w:szCs w:val="24"/>
        </w:rPr>
        <w:t>Supangat S. Dan DaftarIsi. Published online 2020.</w:t>
      </w:r>
    </w:p>
    <w:p w14:paraId="6EE70DFC" w14:textId="1C3099A2" w:rsidR="00562298" w:rsidRPr="00562298" w:rsidRDefault="00562298" w:rsidP="00562298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562298">
        <w:rPr>
          <w:rFonts w:ascii="Times New Roman" w:hAnsi="Times New Roman" w:cs="Times New Roman"/>
          <w:noProof/>
          <w:sz w:val="24"/>
          <w:szCs w:val="24"/>
        </w:rPr>
        <w:t>Makanan Pisang Coklat Lumer Berhasil Memikat Para Pembeli di Desa Harapan Makmur Kec.</w:t>
      </w:r>
    </w:p>
    <w:p w14:paraId="40E3A144" w14:textId="2379565C" w:rsidR="00562298" w:rsidRPr="00C522E4" w:rsidRDefault="00562298" w:rsidP="00C522E4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62298" w:rsidRPr="00C522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684C42"/>
    <w:multiLevelType w:val="hybridMultilevel"/>
    <w:tmpl w:val="7C7285C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9A1EEC"/>
    <w:multiLevelType w:val="hybridMultilevel"/>
    <w:tmpl w:val="7C2E4E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3A24058"/>
    <w:multiLevelType w:val="hybridMultilevel"/>
    <w:tmpl w:val="697633C0"/>
    <w:lvl w:ilvl="0" w:tplc="E23A6B44">
      <w:start w:val="6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0BC31A0"/>
    <w:multiLevelType w:val="hybridMultilevel"/>
    <w:tmpl w:val="1AB630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672BA"/>
    <w:rsid w:val="001C63F9"/>
    <w:rsid w:val="0021056F"/>
    <w:rsid w:val="00287E81"/>
    <w:rsid w:val="002923F4"/>
    <w:rsid w:val="004463E8"/>
    <w:rsid w:val="00562298"/>
    <w:rsid w:val="005672BA"/>
    <w:rsid w:val="005F6020"/>
    <w:rsid w:val="00626468"/>
    <w:rsid w:val="00756EB5"/>
    <w:rsid w:val="007D7968"/>
    <w:rsid w:val="00997397"/>
    <w:rsid w:val="00A54DE9"/>
    <w:rsid w:val="00B966EE"/>
    <w:rsid w:val="00C522E4"/>
    <w:rsid w:val="00CB71DF"/>
    <w:rsid w:val="00D01ACD"/>
    <w:rsid w:val="00D86EC9"/>
    <w:rsid w:val="00EC74D3"/>
    <w:rsid w:val="00FE07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6B1729"/>
  <w15:chartTrackingRefBased/>
  <w15:docId w15:val="{7BA03AE5-AD9F-457C-BA39-FA706D5E8F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C63F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0ACBDB-EFBB-4F60-8E53-ED6EBC2F45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4</TotalTime>
  <Pages>1</Pages>
  <Words>658</Words>
  <Characters>3754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4</cp:revision>
  <dcterms:created xsi:type="dcterms:W3CDTF">2021-12-23T05:06:00Z</dcterms:created>
  <dcterms:modified xsi:type="dcterms:W3CDTF">2021-12-23T1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merican-medical-association</vt:lpwstr>
  </property>
  <property fmtid="{D5CDD505-2E9C-101B-9397-08002B2CF9AE}" pid="4" name="Mendeley Unique User Id_1">
    <vt:lpwstr>ed2971bf-a975-3fe1-8c8d-710da6272dc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